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r w:rsidRPr="003A5112">
        <w:rPr>
          <w:rFonts w:ascii="Arial" w:hAnsi="Arial" w:cs="Arial"/>
        </w:rPr>
        <w:t>Nutnet portions for Nathan Methods Additions</w:t>
      </w:r>
    </w:p>
    <w:p w14:paraId="1510A6AC" w14:textId="35E5F5E4" w:rsidR="006A4C13" w:rsidRPr="003A5112" w:rsidRDefault="006A4C13">
      <w:pPr>
        <w:rPr>
          <w:rFonts w:ascii="Arial" w:hAnsi="Arial" w:cs="Arial"/>
        </w:rPr>
      </w:pPr>
      <w:r w:rsidRPr="003A5112">
        <w:rPr>
          <w:rFonts w:ascii="Arial" w:hAnsi="Arial" w:cs="Arial"/>
        </w:rPr>
        <w:t>July 10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commentRangeStart w:id="2"/>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commentRangeEnd w:id="2"/>
      <w:r w:rsidR="0020217F">
        <w:rPr>
          <w:rStyle w:val="CommentReference"/>
          <w:rFonts w:ascii="Arial" w:eastAsia="Arial" w:hAnsi="Arial" w:cs="Arial"/>
        </w:rPr>
        <w:commentReference w:id="2"/>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752BC81B"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3"/>
      <w:commentRangeStart w:id="4"/>
      <w:commentRangeStart w:id="5"/>
      <w:commentRangeStart w:id="6"/>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3"/>
      <w:r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commentRangeEnd w:id="5"/>
      <w:r w:rsidR="005D1FF6" w:rsidRPr="005D1FF6">
        <w:rPr>
          <w:rStyle w:val="CommentReference"/>
          <w:rFonts w:ascii="Arial" w:eastAsia="Arial" w:hAnsi="Arial" w:cs="Arial"/>
          <w:highlight w:val="lightGray"/>
        </w:rPr>
        <w:commentReference w:id="5"/>
      </w:r>
      <w:commentRangeEnd w:id="6"/>
      <w:r w:rsidR="00543787">
        <w:rPr>
          <w:rStyle w:val="CommentReference"/>
          <w:rFonts w:ascii="Arial" w:eastAsia="Arial" w:hAnsi="Arial" w:cs="Arial"/>
        </w:rPr>
        <w:commentReference w:id="6"/>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Pr="003A5112">
        <w:rPr>
          <w:rFonts w:ascii="Arial" w:hAnsi="Arial" w:cs="Arial"/>
          <w:sz w:val="22"/>
          <w:szCs w:val="22"/>
          <w:highlight w:val="green"/>
          <w:lang w:val="en-GB"/>
        </w:rPr>
        <w: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w:t>
      </w:r>
      <w:commentRangeStart w:id="7"/>
      <w:r w:rsidR="000074F8" w:rsidRPr="00576095">
        <w:rPr>
          <w:rFonts w:ascii="Arial" w:hAnsi="Arial" w:cs="Arial"/>
          <w:sz w:val="22"/>
          <w:szCs w:val="22"/>
          <w:highlight w:val="lightGray"/>
          <w:lang w:val="en-GB"/>
        </w:rPr>
        <w:t>yearly</w:t>
      </w:r>
      <w:commentRangeEnd w:id="7"/>
      <w:r w:rsidR="0020217F">
        <w:rPr>
          <w:rStyle w:val="CommentReference"/>
          <w:rFonts w:ascii="Arial" w:eastAsia="Arial" w:hAnsi="Arial" w:cs="Arial"/>
        </w:rPr>
        <w:commentReference w:id="7"/>
      </w:r>
      <w:r w:rsidR="000074F8" w:rsidRPr="00576095">
        <w:rPr>
          <w:rFonts w:ascii="Arial" w:hAnsi="Arial" w:cs="Arial"/>
          <w:sz w:val="22"/>
          <w:szCs w:val="22"/>
          <w:highlight w:val="lightGray"/>
          <w:lang w:val="en-GB"/>
        </w:rPr>
        <w:t xml:space="preserve">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77F8D6B0"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As for the BioTime dataset, we used a generalized linear mixed model with a binomial error and logit link to determine the relationship between initial relative abundance or biomass of a species at time 0 of a given time series and whether it was lost by the end</w:t>
      </w:r>
      <w:r w:rsidR="00543787">
        <w:rPr>
          <w:rFonts w:ascii="Arial" w:hAnsi="Arial" w:cs="Arial"/>
          <w:color w:val="000000"/>
          <w:sz w:val="22"/>
          <w:szCs w:val="22"/>
        </w:rPr>
        <w:t xml:space="preserve"> (see SI)</w:t>
      </w:r>
      <w:r w:rsidRPr="003A5112">
        <w:rPr>
          <w:rFonts w:ascii="Arial" w:hAnsi="Arial" w:cs="Arial"/>
          <w:color w:val="000000"/>
          <w:sz w:val="22"/>
          <w:szCs w:val="22"/>
        </w:rPr>
        <w:t xml:space="preserve">.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duc</w:t>
      </w:r>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FFDEF2F"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8"/>
      <w:commentRangeStart w:id="9"/>
      <w:r w:rsidRPr="003A5112">
        <w:rPr>
          <w:rFonts w:ascii="Arial" w:hAnsi="Arial" w:cs="Arial"/>
          <w:sz w:val="22"/>
          <w:szCs w:val="22"/>
        </w:rPr>
        <w:t>vegetation</w:t>
      </w:r>
      <w:commentRangeEnd w:id="8"/>
      <w:r w:rsidRPr="003A5112">
        <w:rPr>
          <w:rStyle w:val="CommentReference"/>
          <w:rFonts w:ascii="Arial" w:hAnsi="Arial" w:cs="Arial"/>
          <w:sz w:val="22"/>
          <w:szCs w:val="22"/>
        </w:rPr>
        <w:commentReference w:id="8"/>
      </w:r>
      <w:commentRangeEnd w:id="9"/>
      <w:r w:rsidRPr="003A5112">
        <w:rPr>
          <w:rFonts w:ascii="Arial" w:hAnsi="Arial" w:cs="Arial"/>
          <w:sz w:val="22"/>
          <w:szCs w:val="22"/>
        </w:rPr>
        <w:t xml:space="preserve"> (</w:t>
      </w:r>
      <w:r w:rsidR="0068369B" w:rsidRPr="003A5112">
        <w:rPr>
          <w:rFonts w:ascii="Arial" w:hAnsi="Arial" w:cs="Arial"/>
          <w:sz w:val="22"/>
          <w:szCs w:val="22"/>
          <w:lang w:val="en-GB"/>
        </w:rPr>
        <w:t>Lauenroth et al 1986</w:t>
      </w:r>
      <w:r w:rsidR="007D5DE2" w:rsidRPr="003A5112">
        <w:rPr>
          <w:rFonts w:ascii="Arial" w:hAnsi="Arial" w:cs="Arial"/>
          <w:sz w:val="22"/>
          <w:szCs w:val="22"/>
          <w:lang w:val="en-GB"/>
        </w:rPr>
        <w:t>; Oesterheld</w:t>
      </w:r>
      <w:r w:rsidR="0020217F">
        <w:rPr>
          <w:rFonts w:ascii="Arial" w:hAnsi="Arial" w:cs="Arial"/>
          <w:sz w:val="22"/>
          <w:szCs w:val="22"/>
          <w:lang w:val="en-GB"/>
        </w:rPr>
        <w:t xml:space="preserve"> </w:t>
      </w:r>
      <w:r w:rsidR="007D5DE2" w:rsidRPr="003A5112">
        <w:rPr>
          <w:rFonts w:ascii="Arial" w:hAnsi="Arial" w:cs="Arial"/>
          <w:sz w:val="22"/>
          <w:szCs w:val="22"/>
          <w:lang w:val="en-GB"/>
        </w:rPr>
        <w:t>M</w:t>
      </w:r>
      <w:r w:rsidR="0020217F">
        <w:rPr>
          <w:rFonts w:ascii="Arial" w:hAnsi="Arial" w:cs="Arial"/>
          <w:sz w:val="22"/>
          <w:szCs w:val="22"/>
          <w:lang w:val="en-GB"/>
        </w:rPr>
        <w:t xml:space="preserve"> </w:t>
      </w:r>
      <w:r w:rsidR="007D5DE2" w:rsidRPr="003A5112">
        <w:rPr>
          <w:rFonts w:ascii="Arial" w:hAnsi="Arial" w:cs="Arial"/>
          <w:sz w:val="22"/>
          <w:szCs w:val="22"/>
          <w:lang w:val="en-GB"/>
        </w:rPr>
        <w:t>.&amp;</w:t>
      </w:r>
      <w:r w:rsidR="0020217F">
        <w:rPr>
          <w:rFonts w:ascii="Arial" w:hAnsi="Arial" w:cs="Arial"/>
          <w:sz w:val="22"/>
          <w:szCs w:val="22"/>
          <w:lang w:val="en-GB"/>
        </w:rPr>
        <w:t xml:space="preserve"> </w:t>
      </w:r>
      <w:r w:rsidR="007D5DE2" w:rsidRPr="003A5112">
        <w:rPr>
          <w:rFonts w:ascii="Arial" w:hAnsi="Arial" w:cs="Arial"/>
          <w:sz w:val="22"/>
          <w:szCs w:val="22"/>
          <w:lang w:val="en-GB"/>
        </w:rPr>
        <w:t>McNaughton, S.</w:t>
      </w:r>
      <w:r w:rsidR="0020217F">
        <w:rPr>
          <w:rFonts w:ascii="Arial" w:hAnsi="Arial" w:cs="Arial"/>
          <w:sz w:val="22"/>
          <w:szCs w:val="22"/>
          <w:lang w:val="en-GB"/>
        </w:rPr>
        <w:t xml:space="preserve"> 2000</w:t>
      </w:r>
      <w:r w:rsidRPr="003A5112">
        <w:rPr>
          <w:rFonts w:ascii="Arial" w:hAnsi="Arial" w:cs="Arial"/>
          <w:sz w:val="22"/>
          <w:szCs w:val="22"/>
        </w:rPr>
        <w:t>)</w:t>
      </w:r>
      <w:r w:rsidRPr="003A5112">
        <w:rPr>
          <w:rStyle w:val="CommentReference"/>
          <w:rFonts w:ascii="Arial" w:hAnsi="Arial" w:cs="Arial"/>
          <w:sz w:val="22"/>
          <w:szCs w:val="22"/>
        </w:rPr>
        <w:commentReference w:id="9"/>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10"/>
      <w:r w:rsidRPr="003A5112">
        <w:rPr>
          <w:rFonts w:ascii="Arial" w:hAnsi="Arial" w:cs="Arial"/>
          <w:b/>
          <w:sz w:val="22"/>
          <w:szCs w:val="22"/>
        </w:rPr>
        <w:t>Methods</w:t>
      </w:r>
      <w:commentRangeEnd w:id="10"/>
      <w:r w:rsidR="00574DD4">
        <w:rPr>
          <w:rStyle w:val="CommentReference"/>
          <w:rFonts w:ascii="Arial" w:eastAsia="Arial" w:hAnsi="Arial" w:cs="Arial"/>
        </w:rPr>
        <w:commentReference w:id="10"/>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1FCBABA8"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t>
      </w:r>
      <w:commentRangeStart w:id="11"/>
      <w:r w:rsidRPr="003A5112">
        <w:rPr>
          <w:rFonts w:ascii="Arial" w:hAnsi="Arial" w:cs="Arial"/>
          <w:bCs/>
          <w:color w:val="000000" w:themeColor="text1"/>
        </w:rPr>
        <w:t xml:space="preserve">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r w:rsidRPr="008D49F1">
        <w:rPr>
          <w:rFonts w:ascii="Arial" w:hAnsi="Arial" w:cs="Arial"/>
          <w:bCs/>
          <w:strike/>
          <w:color w:val="000000" w:themeColor="text1"/>
        </w:rPr>
        <w:t xml:space="preserve"> </w:t>
      </w:r>
      <w:r w:rsidRPr="008D49F1">
        <w:rPr>
          <w:rFonts w:ascii="Arial" w:hAnsi="Arial" w:cs="Arial"/>
          <w:bCs/>
          <w:strike/>
          <w:color w:val="000000" w:themeColor="text1"/>
          <w:highlight w:val="lightGray"/>
        </w:rPr>
        <w:t>(here in the pre-treatment year)</w:t>
      </w:r>
      <w:r w:rsidRPr="003A5112">
        <w:rPr>
          <w:rFonts w:ascii="Arial" w:hAnsi="Arial" w:cs="Arial"/>
          <w:bCs/>
          <w:color w:val="000000" w:themeColor="text1"/>
        </w:rPr>
        <w:t xml:space="preserve">.  </w:t>
      </w:r>
      <w:commentRangeEnd w:id="11"/>
      <w:r w:rsidR="0020217F">
        <w:rPr>
          <w:rStyle w:val="CommentReference"/>
          <w:rFonts w:ascii="Arial" w:eastAsia="Arial" w:hAnsi="Arial" w:cs="Arial"/>
        </w:rPr>
        <w:commentReference w:id="11"/>
      </w:r>
      <w:r w:rsidRPr="003A5112">
        <w:rPr>
          <w:rFonts w:ascii="Arial" w:hAnsi="Arial" w:cs="Arial"/>
          <w:bCs/>
          <w:color w:val="000000" w:themeColor="text1"/>
        </w:rPr>
        <w:t xml:space="preserve">We then classify each species </w:t>
      </w:r>
      <w:r w:rsidRPr="00090D46">
        <w:rPr>
          <w:rFonts w:ascii="Arial" w:hAnsi="Arial" w:cs="Arial"/>
          <w:bCs/>
          <w:strike/>
          <w:color w:val="000000" w:themeColor="text1"/>
          <w:highlight w:val="lightGray"/>
        </w:rPr>
        <w:t>at each site</w:t>
      </w:r>
      <w:r w:rsidRPr="003A5112">
        <w:rPr>
          <w:rFonts w:ascii="Arial" w:hAnsi="Arial" w:cs="Arial"/>
          <w:bCs/>
          <w:color w:val="000000" w:themeColor="text1"/>
        </w:rPr>
        <w:t xml:space="preserve"> based on their relative abundance </w:t>
      </w:r>
      <w:r w:rsidRPr="008D49F1">
        <w:rPr>
          <w:rFonts w:ascii="Arial" w:hAnsi="Arial" w:cs="Arial"/>
          <w:bCs/>
          <w:strike/>
          <w:color w:val="000000" w:themeColor="text1"/>
          <w:highlight w:val="lightGray"/>
        </w:rPr>
        <w:t xml:space="preserve">as rare, subordinate, or dominant, based on the cut-offs shown </w:t>
      </w:r>
      <w:commentRangeStart w:id="12"/>
      <w:r w:rsidRPr="008D49F1">
        <w:rPr>
          <w:rFonts w:ascii="Arial" w:hAnsi="Arial" w:cs="Arial"/>
          <w:b/>
          <w:bCs/>
          <w:strike/>
          <w:color w:val="000000" w:themeColor="text1"/>
          <w:highlight w:val="lightGray"/>
        </w:rPr>
        <w:t>Figure SX</w:t>
      </w:r>
      <w:commentRangeEnd w:id="12"/>
      <w:r w:rsidRPr="008D49F1">
        <w:rPr>
          <w:rStyle w:val="CommentReference"/>
          <w:rFonts w:ascii="Arial" w:eastAsia="Arial" w:hAnsi="Arial" w:cs="Arial"/>
          <w:strike/>
          <w:highlight w:val="lightGray"/>
        </w:rPr>
        <w:commentReference w:id="12"/>
      </w:r>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168279CF" w14:textId="2DE8799B" w:rsidR="00EF09A2" w:rsidRPr="003A5112" w:rsidRDefault="00EF09A2" w:rsidP="006222BB">
      <w:pPr>
        <w:ind w:firstLine="720"/>
        <w:rPr>
          <w:rFonts w:ascii="Arial" w:hAnsi="Arial" w:cs="Arial"/>
          <w:bCs/>
          <w:color w:val="000000" w:themeColor="text1"/>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xml:space="preserve">, we use two sets of cut-offs </w:t>
      </w:r>
      <w:r w:rsidRPr="008D49F1">
        <w:rPr>
          <w:rFonts w:ascii="Arial" w:hAnsi="Arial" w:cs="Arial"/>
          <w:bCs/>
          <w:strike/>
          <w:color w:val="000000" w:themeColor="text1"/>
          <w:highlight w:val="lightGray"/>
        </w:rPr>
        <w:t>applied</w:t>
      </w:r>
      <w:r w:rsidRPr="008D49F1">
        <w:rPr>
          <w:rFonts w:ascii="Arial" w:hAnsi="Arial" w:cs="Arial"/>
          <w:bCs/>
          <w:strike/>
          <w:color w:val="000000" w:themeColor="text1"/>
        </w:rPr>
        <w:t xml:space="preserve">, </w:t>
      </w:r>
      <w:r w:rsidRPr="003A5112">
        <w:rPr>
          <w:rFonts w:ascii="Arial" w:hAnsi="Arial" w:cs="Arial"/>
          <w:bCs/>
          <w:color w:val="000000" w:themeColor="text1"/>
        </w:rPr>
        <w:t xml:space="preserve">to assess the sensitivity of the results to this grouping decision. </w:t>
      </w:r>
      <w:r w:rsidRPr="00EC6752">
        <w:rPr>
          <w:rFonts w:ascii="Arial" w:hAnsi="Arial" w:cs="Arial"/>
          <w:bCs/>
          <w:strike/>
          <w:color w:val="000000" w:themeColor="text1"/>
          <w:highlight w:val="lightGray"/>
        </w:rPr>
        <w:t>The cut-offs</w:t>
      </w:r>
      <w:r w:rsidR="008D49F1" w:rsidRPr="00EC6752">
        <w:rPr>
          <w:rFonts w:ascii="Arial" w:hAnsi="Arial" w:cs="Arial"/>
          <w:bCs/>
          <w:strike/>
          <w:color w:val="000000" w:themeColor="text1"/>
          <w:highlight w:val="lightGray"/>
        </w:rPr>
        <w:t>,</w:t>
      </w:r>
      <w:r w:rsidRPr="00EC6752">
        <w:rPr>
          <w:rFonts w:ascii="Arial" w:hAnsi="Arial" w:cs="Arial"/>
          <w:bCs/>
          <w:strike/>
          <w:color w:val="000000" w:themeColor="text1"/>
          <w:highlight w:val="lightGray"/>
        </w:rPr>
        <w:t xml:space="preserve"> and thus the grouping assignments were applied to each species at the site</w:t>
      </w:r>
      <w:r w:rsidR="008D49F1" w:rsidRPr="00EC6752">
        <w:rPr>
          <w:rFonts w:ascii="Arial" w:hAnsi="Arial" w:cs="Arial"/>
          <w:bCs/>
          <w:strike/>
          <w:color w:val="000000" w:themeColor="text1"/>
          <w:highlight w:val="lightGray"/>
        </w:rPr>
        <w:t xml:space="preserve"> plot</w:t>
      </w:r>
      <w:r w:rsidRPr="00EC6752">
        <w:rPr>
          <w:rFonts w:ascii="Arial" w:hAnsi="Arial" w:cs="Arial"/>
          <w:bCs/>
          <w:strike/>
          <w:color w:val="000000" w:themeColor="text1"/>
          <w:highlight w:val="lightGray"/>
        </w:rPr>
        <w:t xml:space="preserve"> level.</w:t>
      </w:r>
      <w:r w:rsidRPr="003A5112">
        <w:rPr>
          <w:rFonts w:ascii="Arial" w:hAnsi="Arial" w:cs="Arial"/>
          <w:bCs/>
          <w:color w:val="000000" w:themeColor="text1"/>
        </w:rPr>
        <w:t xml:space="preserve"> 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w:t>
      </w:r>
      <w:r w:rsidRPr="003A5112">
        <w:rPr>
          <w:rFonts w:ascii="Arial" w:hAnsi="Arial" w:cs="Arial"/>
          <w:bCs/>
          <w:color w:val="000000" w:themeColor="text1"/>
        </w:rPr>
        <w:lastRenderedPageBreak/>
        <w:t xml:space="preserve">Figure SXB). </w:t>
      </w:r>
      <w:commentRangeStart w:id="13"/>
      <w:r w:rsidRPr="003A5112">
        <w:rPr>
          <w:rFonts w:ascii="Arial" w:hAnsi="Arial" w:cs="Arial"/>
          <w:bCs/>
          <w:color w:val="000000" w:themeColor="text1"/>
        </w:rPr>
        <w:t xml:space="preserve">With these groups, we then assess changes in the number of species in each group per plot through time and in response to each nutrient addition treatment, as well as changes in the cover of these groups of species per plot through time and in response to each treatment. </w:t>
      </w:r>
      <w:commentRangeEnd w:id="13"/>
      <w:r w:rsidRPr="003A5112">
        <w:rPr>
          <w:rStyle w:val="CommentReference"/>
          <w:rFonts w:ascii="Arial" w:eastAsia="Arial" w:hAnsi="Arial" w:cs="Arial"/>
        </w:rPr>
        <w:commentReference w:id="13"/>
      </w:r>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4"/>
      <w:commentRangeStart w:id="15"/>
      <w:r w:rsidRPr="003A5112">
        <w:rPr>
          <w:rFonts w:ascii="Arial" w:hAnsi="Arial" w:cs="Arial"/>
          <w:bCs/>
          <w:i/>
          <w:iCs/>
          <w:color w:val="000000" w:themeColor="text1"/>
        </w:rPr>
        <w:t>remaining</w:t>
      </w:r>
      <w:commentRangeEnd w:id="14"/>
      <w:r w:rsidR="003A5112" w:rsidRPr="003A5112">
        <w:rPr>
          <w:rStyle w:val="CommentReference"/>
          <w:rFonts w:ascii="Arial" w:eastAsia="Arial" w:hAnsi="Arial" w:cs="Arial"/>
        </w:rPr>
        <w:commentReference w:id="14"/>
      </w:r>
      <w:commentRangeEnd w:id="15"/>
      <w:r w:rsidR="0020217F">
        <w:rPr>
          <w:rStyle w:val="CommentReference"/>
          <w:rFonts w:ascii="Arial" w:eastAsia="Arial" w:hAnsi="Arial" w:cs="Arial"/>
        </w:rPr>
        <w:commentReference w:id="15"/>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02432556" w:rsidR="007C0AD3" w:rsidRPr="00E653A4" w:rsidRDefault="007C0AD3"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Two models are formed: one for modeling the probability of loss </w:t>
      </w:r>
      <w:r w:rsidR="00A32F4A" w:rsidRPr="00E653A4">
        <w:rPr>
          <w:rFonts w:ascii="Arial" w:hAnsi="Arial" w:cs="Arial"/>
          <w:bCs/>
          <w:color w:val="000000" w:themeColor="text1"/>
          <w:highlight w:val="lightGray"/>
        </w:rPr>
        <w:t xml:space="preserve">at the end of the study </w:t>
      </w:r>
      <w:r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r w:rsidRPr="00E653A4">
        <w:rPr>
          <w:rFonts w:ascii="Arial" w:hAnsi="Arial" w:cs="Arial"/>
          <w:bCs/>
          <w:color w:val="000000" w:themeColor="text1"/>
          <w:highlight w:val="lightGray"/>
        </w:rPr>
        <w:t xml:space="preserve">given the species’ </w:t>
      </w:r>
      <w:r w:rsidR="00A32F4A" w:rsidRPr="00E653A4">
        <w:rPr>
          <w:rFonts w:ascii="Arial" w:hAnsi="Arial" w:cs="Arial"/>
          <w:bCs/>
          <w:color w:val="000000" w:themeColor="text1"/>
          <w:highlight w:val="lightGray"/>
        </w:rPr>
        <w:t xml:space="preserve">relative </w:t>
      </w:r>
      <w:r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0B26364F"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lost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w:t>
      </w:r>
      <w:commentRangeStart w:id="16"/>
      <w:r w:rsidR="005E3E5A" w:rsidRPr="00E653A4">
        <w:rPr>
          <w:rFonts w:ascii="Arial" w:hAnsi="Arial" w:cs="Arial"/>
          <w:bCs/>
          <w:color w:val="000000" w:themeColor="text1"/>
          <w:highlight w:val="lightGray"/>
        </w:rPr>
        <w:t>treatment</w:t>
      </w:r>
      <w:commentRangeEnd w:id="16"/>
      <w:r w:rsidR="0020217F">
        <w:rPr>
          <w:rStyle w:val="CommentReference"/>
          <w:rFonts w:ascii="Arial" w:eastAsia="Arial" w:hAnsi="Arial" w:cs="Arial"/>
        </w:rPr>
        <w:commentReference w:id="16"/>
      </w:r>
      <w:r w:rsidR="005E3E5A" w:rsidRPr="00E653A4">
        <w:rPr>
          <w:rFonts w:ascii="Arial" w:hAnsi="Arial" w:cs="Arial"/>
          <w:bCs/>
          <w:color w:val="000000" w:themeColor="text1"/>
          <w:highlight w:val="lightGray"/>
        </w:rPr>
        <w:t xml:space="preserve">. In particular, w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 xml:space="preserve">and </w:t>
      </w:r>
      <w:commentRangeStart w:id="17"/>
      <w:r w:rsidR="005E3E5A" w:rsidRPr="00E653A4">
        <w:rPr>
          <w:rFonts w:ascii="Arial" w:hAnsi="Arial" w:cs="Arial"/>
          <w:bCs/>
          <w:color w:val="000000" w:themeColor="text1"/>
          <w:highlight w:val="lightGray"/>
        </w:rPr>
        <w:t>treatment</w:t>
      </w:r>
      <w:commentRangeEnd w:id="17"/>
      <w:r w:rsidR="0020217F">
        <w:rPr>
          <w:rStyle w:val="CommentReference"/>
          <w:rFonts w:ascii="Arial" w:eastAsia="Arial" w:hAnsi="Arial" w:cs="Arial"/>
        </w:rPr>
        <w:commentReference w:id="17"/>
      </w:r>
      <w:r w:rsidR="005E3E5A" w:rsidRPr="00E653A4">
        <w:rPr>
          <w:rFonts w:ascii="Arial" w:hAnsi="Arial" w:cs="Arial"/>
          <w:bCs/>
          <w:color w:val="000000" w:themeColor="text1"/>
          <w:highlight w:val="lightGray"/>
        </w:rPr>
        <w: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r w:rsidR="0020217F">
        <w:rPr>
          <w:rFonts w:ascii="Arial" w:hAnsi="Arial" w:cs="Arial"/>
          <w:bCs/>
          <w:color w:val="000000" w:themeColor="text1"/>
          <w:highlight w:val="lightGray"/>
        </w:rPr>
        <w:t>:</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20217F"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20217F"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20217F"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20217F"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ndexes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 xml:space="preserve">indexes plots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09A12C28" w:rsidR="005B09AA" w:rsidRPr="00E653A4" w:rsidRDefault="005B09AA" w:rsidP="00EC6752">
      <w:pPr>
        <w:rPr>
          <w:rFonts w:ascii="Arial" w:hAnsi="Arial" w:cs="Arial"/>
          <w:bCs/>
          <w:color w:val="000000" w:themeColor="text1"/>
          <w:highlight w:val="lightGray"/>
        </w:rPr>
      </w:pPr>
      <w:commentRangeStart w:id="18"/>
      <w:r w:rsidRPr="00E653A4">
        <w:rPr>
          <w:rFonts w:ascii="Arial" w:hAnsi="Arial" w:cs="Arial"/>
          <w:bCs/>
          <w:color w:val="000000" w:themeColor="text1"/>
          <w:highlight w:val="lightGray"/>
        </w:rPr>
        <w:t>On the other hand</w:t>
      </w:r>
      <w:commentRangeEnd w:id="18"/>
      <w:r w:rsidR="0020217F">
        <w:rPr>
          <w:rStyle w:val="CommentReference"/>
          <w:rFonts w:ascii="Arial" w:eastAsia="Arial" w:hAnsi="Arial" w:cs="Arial"/>
        </w:rPr>
        <w:commentReference w:id="18"/>
      </w:r>
      <w:r w:rsidRPr="00E653A4">
        <w:rPr>
          <w:rFonts w:ascii="Arial" w:hAnsi="Arial" w:cs="Arial"/>
          <w:bCs/>
          <w:color w:val="000000" w:themeColor="text1"/>
          <w:highlight w:val="lightGray"/>
        </w:rPr>
        <w:t xml:space="preserve">,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in a given year if it is present the prior year and absent in the current year.</w:t>
      </w:r>
      <w:r w:rsidR="002367D2" w:rsidRPr="00E653A4">
        <w:rPr>
          <w:rFonts w:ascii="Arial" w:hAnsi="Arial" w:cs="Arial"/>
          <w:bCs/>
          <w:color w:val="000000" w:themeColor="text1"/>
          <w:highlight w:val="lightGray"/>
        </w:rPr>
        <w:t xml:space="preserve"> Similarly, we replace pre-treatment abundanc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20217F"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loss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abundance rank at time t-1*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20217F"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20217F"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20217F"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10.</w:t>
      </w:r>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lastRenderedPageBreak/>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21T08:05:00Z" w:initials="LD">
    <w:p w14:paraId="22C56C3C" w14:textId="75965C8B" w:rsidR="0020217F" w:rsidRDefault="0020217F">
      <w:pPr>
        <w:pStyle w:val="CommentText"/>
      </w:pPr>
      <w:r>
        <w:rPr>
          <w:rStyle w:val="CommentReference"/>
        </w:rPr>
        <w:annotationRef/>
      </w:r>
      <w:r>
        <w:t>Great thanks</w:t>
      </w:r>
    </w:p>
  </w:comment>
  <w:comment w:id="3"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4"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ProcessCover-FullNutNetData-NonRandomLossPaper.R, lines 108, 116, and 155</w:t>
      </w:r>
    </w:p>
  </w:comment>
  <w:comment w:id="5" w:author="nathan hwangbo" w:date="2020-07-20T13:10:00Z" w:initials="nh">
    <w:p w14:paraId="0628023E" w14:textId="47EAAA36" w:rsidR="005D1FF6" w:rsidRDefault="005D1FF6">
      <w:pPr>
        <w:pStyle w:val="CommentText"/>
      </w:pPr>
      <w:r>
        <w:rPr>
          <w:rStyle w:val="CommentReference"/>
        </w:rPr>
        <w:annotationRef/>
      </w:r>
    </w:p>
  </w:comment>
  <w:comment w:id="6" w:author="Laura Dee" w:date="2020-07-21T08:01:00Z" w:initials="LD">
    <w:p w14:paraId="6A7D7FD0" w14:textId="022A1071" w:rsidR="00543787" w:rsidRPr="0020217F" w:rsidRDefault="00543787">
      <w:pPr>
        <w:pStyle w:val="CommentText"/>
        <w:rPr>
          <w:b/>
          <w:bCs/>
        </w:rPr>
      </w:pPr>
      <w:r w:rsidRPr="0020217F">
        <w:rPr>
          <w:rStyle w:val="CommentReference"/>
          <w:b/>
          <w:bCs/>
          <w:highlight w:val="yellow"/>
        </w:rPr>
        <w:annotationRef/>
      </w:r>
      <w:r w:rsidRPr="0020217F">
        <w:rPr>
          <w:b/>
          <w:bCs/>
          <w:highlight w:val="yellow"/>
        </w:rPr>
        <w:t xml:space="preserve">I’m now wondering if we should do the groups based on dominance at the site or plot level. </w:t>
      </w:r>
      <w:r w:rsidR="0020217F">
        <w:rPr>
          <w:b/>
          <w:bCs/>
          <w:highlight w:val="yellow"/>
        </w:rPr>
        <w:t xml:space="preserve"> E.g., average plot level relative abundance at the site. </w:t>
      </w:r>
      <w:r w:rsidR="0020217F" w:rsidRPr="0020217F">
        <w:rPr>
          <w:b/>
          <w:bCs/>
          <w:highlight w:val="yellow"/>
        </w:rPr>
        <w:t>Thoughts?</w:t>
      </w:r>
    </w:p>
  </w:comment>
  <w:comment w:id="7" w:author="Laura Dee" w:date="2020-07-21T08:05:00Z" w:initials="LD">
    <w:p w14:paraId="2469250D" w14:textId="7DECC07A" w:rsidR="0020217F" w:rsidRDefault="0020217F">
      <w:pPr>
        <w:pStyle w:val="CommentText"/>
      </w:pPr>
      <w:r>
        <w:rPr>
          <w:rStyle w:val="CommentReference"/>
        </w:rPr>
        <w:annotationRef/>
      </w:r>
      <w:r>
        <w:t>Great additions thanks</w:t>
      </w:r>
    </w:p>
  </w:comment>
  <w:comment w:id="8"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r>
        <w:rPr>
          <w:rFonts w:ascii="AdvOTc8fb9ce9" w:hAnsi="AdvOTc8fb9ce9" w:cs="AdvOTc8fb9ce9"/>
          <w:sz w:val="14"/>
          <w:szCs w:val="14"/>
          <w:lang w:val="en-GB"/>
        </w:rPr>
        <w:t>Lauenroth, W. K., Hunt, H. W.,Swift, D. M.&amp;Singh,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Oesterheld, M.&amp;McNaughton, S. J. in</w:t>
      </w:r>
      <w:r>
        <w:rPr>
          <w:rFonts w:ascii="AdvOT6f8dc4dc.I" w:hAnsi="AdvOT6f8dc4dc.I" w:cs="AdvOT6f8dc4dc.I"/>
          <w:sz w:val="14"/>
          <w:szCs w:val="14"/>
          <w:lang w:val="en-GB"/>
        </w:rPr>
        <w:t xml:space="preserve">Methods in EcosystemScienc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9"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10" w:author="Laura Dee" w:date="2020-07-10T16:14:00Z" w:initials="LD">
    <w:p w14:paraId="2111F5C1" w14:textId="62E3D880" w:rsidR="00574DD4" w:rsidRDefault="00574DD4">
      <w:pPr>
        <w:pStyle w:val="CommentText"/>
      </w:pPr>
      <w:r>
        <w:rPr>
          <w:rStyle w:val="CommentReference"/>
        </w:rPr>
        <w:annotationRef/>
      </w:r>
      <w:r>
        <w:t xml:space="preserve">Nathan </w:t>
      </w:r>
      <w:r w:rsidR="00AD14E4">
        <w:t>to review and write the biotime analogous analyses</w:t>
      </w:r>
    </w:p>
  </w:comment>
  <w:comment w:id="11" w:author="Laura Dee" w:date="2020-07-21T08:04:00Z" w:initials="LD">
    <w:p w14:paraId="1F66B3CD" w14:textId="410F6878" w:rsidR="0020217F" w:rsidRPr="0020217F" w:rsidRDefault="0020217F">
      <w:pPr>
        <w:pStyle w:val="CommentText"/>
        <w:rPr>
          <w:b/>
          <w:bCs/>
        </w:rPr>
      </w:pPr>
      <w:r w:rsidRPr="0020217F">
        <w:rPr>
          <w:rStyle w:val="CommentReference"/>
          <w:b/>
          <w:bCs/>
          <w:highlight w:val="yellow"/>
        </w:rPr>
        <w:annotationRef/>
      </w:r>
      <w:r w:rsidRPr="0020217F">
        <w:rPr>
          <w:b/>
          <w:bCs/>
          <w:highlight w:val="yellow"/>
        </w:rPr>
        <w:t>Didn’t we assign the group names based on the relative abundance in year 0 ? Why did you cross out that?</w:t>
      </w:r>
    </w:p>
  </w:comment>
  <w:comment w:id="12"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13" w:author="Laura Dee" w:date="2020-07-06T14:21:00Z" w:initials="LD">
    <w:p w14:paraId="167A9FDA" w14:textId="32F94206" w:rsidR="00EF09A2" w:rsidRDefault="00EF09A2" w:rsidP="00EF09A2">
      <w:pPr>
        <w:pStyle w:val="CommentText"/>
      </w:pPr>
      <w:r w:rsidRPr="0020217F">
        <w:rPr>
          <w:rStyle w:val="CommentReference"/>
          <w:highlight w:val="yellow"/>
        </w:rPr>
        <w:annotationRef/>
      </w:r>
      <w:r w:rsidR="0020217F" w:rsidRPr="0020217F">
        <w:rPr>
          <w:highlight w:val="yellow"/>
        </w:rPr>
        <w:t>Nathan can you update this to reflect the plots for abundance and richness changes by treatment relative to control and details on how we calculated the treatment effect.</w:t>
      </w:r>
    </w:p>
  </w:comment>
  <w:comment w:id="14" w:author="Laura Dee" w:date="2020-07-10T16:13:00Z" w:initials="LD">
    <w:p w14:paraId="71604A04" w14:textId="2E6F23EE" w:rsidR="003A5112" w:rsidRDefault="003A5112">
      <w:pPr>
        <w:pStyle w:val="CommentText"/>
      </w:pPr>
      <w:r>
        <w:rPr>
          <w:rStyle w:val="CommentReference"/>
        </w:rPr>
        <w:annotationRef/>
      </w:r>
      <w:r>
        <w:t>Nathan</w:t>
      </w:r>
    </w:p>
  </w:comment>
  <w:comment w:id="15" w:author="Laura Dee" w:date="2020-07-21T08:06:00Z" w:initials="LD">
    <w:p w14:paraId="2BCDC15B" w14:textId="679646C7" w:rsidR="0020217F" w:rsidRDefault="0020217F">
      <w:pPr>
        <w:pStyle w:val="CommentText"/>
      </w:pPr>
      <w:r>
        <w:rPr>
          <w:rStyle w:val="CommentReference"/>
        </w:rPr>
        <w:annotationRef/>
      </w:r>
      <w:r>
        <w:t xml:space="preserve">Thisis great! </w:t>
      </w:r>
    </w:p>
  </w:comment>
  <w:comment w:id="16" w:author="Laura Dee" w:date="2020-07-21T08:02:00Z" w:initials="LD">
    <w:p w14:paraId="3A7456EA" w14:textId="790E0DCC" w:rsidR="0020217F" w:rsidRDefault="0020217F">
      <w:pPr>
        <w:pStyle w:val="CommentText"/>
      </w:pPr>
      <w:r w:rsidRPr="0020217F">
        <w:rPr>
          <w:rStyle w:val="CommentReference"/>
          <w:highlight w:val="yellow"/>
        </w:rPr>
        <w:annotationRef/>
      </w:r>
      <w:r w:rsidRPr="0020217F">
        <w:rPr>
          <w:highlight w:val="yellow"/>
        </w:rPr>
        <w:t>Add the info on the package and reference in R for fitting the model</w:t>
      </w:r>
    </w:p>
  </w:comment>
  <w:comment w:id="17" w:author="Laura Dee" w:date="2020-07-21T08:07:00Z" w:initials="LD">
    <w:p w14:paraId="2ED563DF" w14:textId="24F4B42D" w:rsidR="0020217F" w:rsidRDefault="0020217F">
      <w:pPr>
        <w:pStyle w:val="CommentText"/>
      </w:pPr>
      <w:r>
        <w:rPr>
          <w:rStyle w:val="CommentReference"/>
        </w:rPr>
        <w:annotationRef/>
      </w:r>
      <w:r>
        <w:t xml:space="preserve">Provide an interpretation for why/ what this means – e.g. allowing the effect to vary by treatment </w:t>
      </w:r>
    </w:p>
  </w:comment>
  <w:comment w:id="18" w:author="Laura Dee" w:date="2020-07-21T08:06:00Z" w:initials="LD">
    <w:p w14:paraId="53FE2B65" w14:textId="0976D4FB" w:rsidR="0020217F" w:rsidRDefault="0020217F">
      <w:pPr>
        <w:pStyle w:val="CommentText"/>
      </w:pPr>
      <w:r>
        <w:rPr>
          <w:rStyle w:val="CommentReference"/>
        </w:rPr>
        <w:annotationRef/>
      </w:r>
      <w:r>
        <w:t>Does this mean “N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AC7DDD" w15:done="0"/>
  <w15:commentEx w15:paraId="2D1EE536" w15:done="1"/>
  <w15:commentEx w15:paraId="22C56C3C" w15:paraIdParent="2D1EE536" w15:done="1"/>
  <w15:commentEx w15:paraId="6A248F7C" w15:done="0"/>
  <w15:commentEx w15:paraId="4A946D74" w15:paraIdParent="6A248F7C" w15:done="0"/>
  <w15:commentEx w15:paraId="0628023E" w15:paraIdParent="6A248F7C" w15:done="0"/>
  <w15:commentEx w15:paraId="6A7D7FD0" w15:paraIdParent="6A248F7C" w15:done="0"/>
  <w15:commentEx w15:paraId="2469250D" w15:done="0"/>
  <w15:commentEx w15:paraId="29F11059" w15:done="1"/>
  <w15:commentEx w15:paraId="200CECB1" w15:paraIdParent="29F11059" w15:done="1"/>
  <w15:commentEx w15:paraId="2111F5C1" w15:done="0"/>
  <w15:commentEx w15:paraId="1F66B3CD" w15:done="0"/>
  <w15:commentEx w15:paraId="2AE10B48" w15:done="0"/>
  <w15:commentEx w15:paraId="167A9FDA" w15:done="0"/>
  <w15:commentEx w15:paraId="71604A04" w15:done="1"/>
  <w15:commentEx w15:paraId="2BCDC15B" w15:paraIdParent="71604A04" w15:done="0"/>
  <w15:commentEx w15:paraId="3A7456EA" w15:done="0"/>
  <w15:commentEx w15:paraId="2ED563DF" w15:done="0"/>
  <w15:commentEx w15:paraId="53FE2B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C12055" w16cex:dateUtc="2020-07-21T14:05:00Z"/>
  <w16cex:commentExtensible w16cex:durableId="22B2D3D1" w16cex:dateUtc="2020-07-10T17:47:00Z"/>
  <w16cex:commentExtensible w16cex:durableId="22C11F96" w16cex:dateUtc="2020-07-21T14:01:00Z"/>
  <w16cex:commentExtensible w16cex:durableId="22C1205B" w16cex:dateUtc="2020-07-21T14:05:00Z"/>
  <w16cex:commentExtensible w16cex:durableId="22B3127F" w16cex:dateUtc="2020-07-10T22:14:00Z"/>
  <w16cex:commentExtensible w16cex:durableId="22C12003" w16cex:dateUtc="2020-07-21T14:04:00Z"/>
  <w16cex:commentExtensible w16cex:durableId="22ADB228" w16cex:dateUtc="2020-07-06T20:22:00Z"/>
  <w16cex:commentExtensible w16cex:durableId="22ADB206" w16cex:dateUtc="2020-07-06T20:21:00Z"/>
  <w16cex:commentExtensible w16cex:durableId="22B31233" w16cex:dateUtc="2020-07-10T22:13:00Z"/>
  <w16cex:commentExtensible w16cex:durableId="22C12086" w16cex:dateUtc="2020-07-21T14:06:00Z"/>
  <w16cex:commentExtensible w16cex:durableId="22C11F9F" w16cex:dateUtc="2020-07-21T14:02:00Z"/>
  <w16cex:commentExtensible w16cex:durableId="22C120B1" w16cex:dateUtc="2020-07-21T14:07:00Z"/>
  <w16cex:commentExtensible w16cex:durableId="22C1209A" w16cex:dateUtc="2020-07-21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AC7DDD" w16cid:durableId="22B2D4C6"/>
  <w16cid:commentId w16cid:paraId="2D1EE536" w16cid:durableId="22BFF394"/>
  <w16cid:commentId w16cid:paraId="22C56C3C" w16cid:durableId="22C12055"/>
  <w16cid:commentId w16cid:paraId="6A248F7C" w16cid:durableId="22B2D3D1"/>
  <w16cid:commentId w16cid:paraId="4A946D74" w16cid:durableId="22C0152A"/>
  <w16cid:commentId w16cid:paraId="0628023E" w16cid:durableId="22C01642"/>
  <w16cid:commentId w16cid:paraId="6A7D7FD0" w16cid:durableId="22C11F96"/>
  <w16cid:commentId w16cid:paraId="2469250D" w16cid:durableId="22C1205B"/>
  <w16cid:commentId w16cid:paraId="29F11059" w16cid:durableId="21EF9203"/>
  <w16cid:commentId w16cid:paraId="200CECB1" w16cid:durableId="21EF9202"/>
  <w16cid:commentId w16cid:paraId="2111F5C1" w16cid:durableId="22B3127F"/>
  <w16cid:commentId w16cid:paraId="1F66B3CD" w16cid:durableId="22C12003"/>
  <w16cid:commentId w16cid:paraId="2AE10B48" w16cid:durableId="22ADB228"/>
  <w16cid:commentId w16cid:paraId="167A9FDA" w16cid:durableId="22ADB206"/>
  <w16cid:commentId w16cid:paraId="71604A04" w16cid:durableId="22B31233"/>
  <w16cid:commentId w16cid:paraId="2BCDC15B" w16cid:durableId="22C12086"/>
  <w16cid:commentId w16cid:paraId="3A7456EA" w16cid:durableId="22C11F9F"/>
  <w16cid:commentId w16cid:paraId="2ED563DF" w16cid:durableId="22C120B1"/>
  <w16cid:commentId w16cid:paraId="53FE2B65" w16cid:durableId="22C120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20B0604020202020204"/>
    <w:charset w:val="00"/>
    <w:family w:val="auto"/>
    <w:notTrueType/>
    <w:pitch w:val="default"/>
    <w:sig w:usb0="00000003" w:usb1="00000000" w:usb2="00000000" w:usb3="00000000" w:csb0="00000001" w:csb1="00000000"/>
  </w:font>
  <w:font w:name="AdvOTbdfd27ae.B">
    <w:altName w:val="Times New Roman"/>
    <w:panose1 w:val="020B0604020202020204"/>
    <w:charset w:val="00"/>
    <w:family w:val="auto"/>
    <w:notTrueType/>
    <w:pitch w:val="default"/>
    <w:sig w:usb0="00000003" w:usb1="00000000" w:usb2="00000000" w:usb3="00000000" w:csb0="00000001" w:csb1="00000000"/>
  </w:font>
  <w:font w:name="AdvOT6f8dc4dc.I">
    <w:altName w:val="Times New Roman"/>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90D46"/>
    <w:rsid w:val="000A490F"/>
    <w:rsid w:val="001C7752"/>
    <w:rsid w:val="0020217F"/>
    <w:rsid w:val="002367D2"/>
    <w:rsid w:val="003A5112"/>
    <w:rsid w:val="00434C44"/>
    <w:rsid w:val="00454E15"/>
    <w:rsid w:val="00485EB7"/>
    <w:rsid w:val="00543787"/>
    <w:rsid w:val="00574DD4"/>
    <w:rsid w:val="00576095"/>
    <w:rsid w:val="005A1D81"/>
    <w:rsid w:val="005B09AA"/>
    <w:rsid w:val="005D1FF6"/>
    <w:rsid w:val="005E206C"/>
    <w:rsid w:val="005E3E5A"/>
    <w:rsid w:val="005F16CD"/>
    <w:rsid w:val="006222BB"/>
    <w:rsid w:val="0068369B"/>
    <w:rsid w:val="006A4C13"/>
    <w:rsid w:val="00754FA4"/>
    <w:rsid w:val="007C0AD3"/>
    <w:rsid w:val="007C6CDB"/>
    <w:rsid w:val="007D5DE2"/>
    <w:rsid w:val="00804724"/>
    <w:rsid w:val="008D12A6"/>
    <w:rsid w:val="008D49F1"/>
    <w:rsid w:val="00964FDC"/>
    <w:rsid w:val="00A32F4A"/>
    <w:rsid w:val="00A546C9"/>
    <w:rsid w:val="00AC6D5C"/>
    <w:rsid w:val="00AD14E4"/>
    <w:rsid w:val="00AE72B9"/>
    <w:rsid w:val="00AF7F4D"/>
    <w:rsid w:val="00C64711"/>
    <w:rsid w:val="00C74CDF"/>
    <w:rsid w:val="00CF4871"/>
    <w:rsid w:val="00DF79EC"/>
    <w:rsid w:val="00E22EF5"/>
    <w:rsid w:val="00E27D27"/>
    <w:rsid w:val="00E54EDB"/>
    <w:rsid w:val="00E653A4"/>
    <w:rsid w:val="00E720DA"/>
    <w:rsid w:val="00EC6752"/>
    <w:rsid w:val="00EF0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5" Type="http://schemas.openxmlformats.org/officeDocument/2006/relationships/image" Target="media/image7.png"/><Relationship Id="rId10"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4</TotalTime>
  <Pages>9</Pages>
  <Words>2138</Words>
  <Characters>1219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27</cp:revision>
  <dcterms:created xsi:type="dcterms:W3CDTF">2020-07-10T21:59:00Z</dcterms:created>
  <dcterms:modified xsi:type="dcterms:W3CDTF">2020-07-21T14:07:00Z</dcterms:modified>
</cp:coreProperties>
</file>